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0CD61AB" w14:textId="40924527" w:rsidR="00A75C34" w:rsidRDefault="005A5A2C">
      <w:r>
        <w:t>Users in the community</w:t>
      </w:r>
      <w:r w:rsidR="00A75C34">
        <w:t xml:space="preserve"> “Political Compass Memes</w:t>
      </w:r>
      <w:r>
        <w:t>,</w:t>
      </w:r>
      <w:r w:rsidR="00A75C34">
        <w:t xml:space="preserve">” </w:t>
      </w:r>
      <w:r>
        <w:t xml:space="preserve">found on Reddit.com, </w:t>
      </w:r>
      <w:commentRangeStart w:id="0"/>
      <w:r w:rsidR="0025776C">
        <w:t xml:space="preserve">self-identify </w:t>
      </w:r>
      <w:commentRangeEnd w:id="0"/>
      <w:r w:rsidR="0025776C">
        <w:rPr>
          <w:rStyle w:val="CommentReference"/>
        </w:rPr>
        <w:commentReference w:id="0"/>
      </w:r>
      <w:r w:rsidR="0025776C">
        <w:t>their political leanings</w:t>
      </w:r>
      <w:r w:rsidR="00B83A05">
        <w:t xml:space="preserve"> as belonging to one of 10 categories on the political compass (Figure 1).</w:t>
      </w:r>
      <w:r w:rsidR="00DA2AEF">
        <w:rPr>
          <w:rStyle w:val="FootnoteReference"/>
        </w:rPr>
        <w:footnoteReference w:id="1"/>
      </w:r>
      <w:r w:rsidR="0025776C">
        <w:t xml:space="preserve"> </w:t>
      </w:r>
      <w:r w:rsidR="00A665E5">
        <w:t xml:space="preserve">The compass’ two axes represents two political scales: left to right, and authoritarian to libertarian. As an example, a user presenting their political ideology as “authoritarian” and “left” would state they are in the top left quadrant. </w:t>
      </w:r>
      <w:r w:rsidR="0037502A">
        <w:t xml:space="preserve">However, not all users fall into a </w:t>
      </w:r>
      <w:r w:rsidR="008A03A3">
        <w:t>singular</w:t>
      </w:r>
      <w:r w:rsidR="0037502A">
        <w:t xml:space="preserve"> quadrant. Some users identify themselves as centrists, while others simply call themselves “left” or “authoritarian” if they are central to one of axes.</w:t>
      </w:r>
      <w:r w:rsidR="00453576">
        <w:t xml:space="preserve"> </w:t>
      </w:r>
      <w:r w:rsidR="008E5E13">
        <w:t>B</w:t>
      </w:r>
      <w:r w:rsidR="008E5E13">
        <w:t>ased on x-axis orientation</w:t>
      </w:r>
      <w:r w:rsidR="008E5E13">
        <w:t>, w</w:t>
      </w:r>
      <w:r w:rsidR="00453576">
        <w:t>e condense the compass into three nominal categories</w:t>
      </w:r>
      <w:r w:rsidR="00B83A05">
        <w:t xml:space="preserve">: Left, Center, and Right </w:t>
      </w:r>
      <w:r w:rsidR="00B83A05">
        <w:t>(Figure 1)</w:t>
      </w:r>
      <w:r w:rsidR="00B83A05">
        <w:t xml:space="preserve">. </w:t>
      </w:r>
    </w:p>
    <w:p w14:paraId="15125483" w14:textId="63F431B0" w:rsidR="00A75C34" w:rsidRDefault="00A75C34">
      <w:r>
        <w:t xml:space="preserve">The Pushshift dataset contains nearly all user comment and post data from the social media site, Reddit, from its inception in 2005 until today </w:t>
      </w:r>
      <w:r>
        <w:fldChar w:fldCharType="begin"/>
      </w:r>
      <w:r>
        <w:instrText xml:space="preserve"> ADDIN ZOTERO_ITEM CSL_CITATION {"citationID":"KoxpYUJ9","properties":{"formattedCitation":"(Baumgartner et al. 2020)","plainCitation":"(Baumgartner et al. 2020)","noteIndex":0},"citationItems":[{"id":12,"uris":["http://zotero.org/users/local/9fJNGtmj/items/8V8D8GDM"],"uri":["http://zotero.org/users/local/9fJNGtmj/items/8V8D8GDM"],"itemData":{"id":12,"type":"article-journal","container-title":"Proceedings of the International AAAI Conference on Web and Social Media","ISSN":"2334-0770","journalAbbreviation":"ICWSM","language":"en","page":"830-839","source":"ojs.aaai.org","title":"The Pushshift Reddit Dataset","volume":"14","author":[{"family":"Baumgartner","given":"Jason"},{"family":"Zannettou","given":"Savvas"},{"family":"Keegan","given":"Brian"},{"family":"Squire","given":"Megan"},{"family":"Blackburn","given":"Jeremy"}],"issued":{"date-parts":[["2020",5,26]]}}}],"schema":"https://github.com/citation-style-language/schema/raw/master/csl-citation.json"} </w:instrText>
      </w:r>
      <w:r>
        <w:fldChar w:fldCharType="separate"/>
      </w:r>
      <w:r w:rsidRPr="00A75C34">
        <w:rPr>
          <w:rFonts w:ascii="Calibri" w:hAnsi="Calibri" w:cs="Calibri"/>
        </w:rPr>
        <w:t>(Baumgartner et al. 2020)</w:t>
      </w:r>
      <w:r>
        <w:fldChar w:fldCharType="end"/>
      </w:r>
      <w:r>
        <w:t>.</w:t>
      </w:r>
      <w:r w:rsidR="00DA2AEF">
        <w:t xml:space="preserve"> We use Pushshift data from June to December 2019 to identify users who have selected a political compass identity. We then use the user’s comment history to identify which other Reddit communities they</w:t>
      </w:r>
      <w:r w:rsidR="005A5A2C">
        <w:t xml:space="preserve"> have commented</w:t>
      </w:r>
      <w:r w:rsidR="00DA2AEF">
        <w:t xml:space="preserve">. </w:t>
      </w:r>
      <w:r w:rsidR="005A5A2C">
        <w:t>A given</w:t>
      </w:r>
      <w:r w:rsidR="00DA2AEF">
        <w:t xml:space="preserve"> comment’s “score” is used to determine how well it was received by the given community.  </w:t>
      </w:r>
    </w:p>
    <w:p w14:paraId="624EB120" w14:textId="41DBD337" w:rsidR="00A75C34" w:rsidRDefault="00E342AC" w:rsidP="006D7C5A">
      <w:pPr>
        <w:jc w:val="center"/>
      </w:pPr>
      <w:r>
        <w:rPr>
          <w:noProof/>
        </w:rPr>
        <w:drawing>
          <wp:inline distT="0" distB="0" distL="0" distR="0" wp14:anchorId="2942AC9D" wp14:editId="5331E738">
            <wp:extent cx="5943600" cy="3064510"/>
            <wp:effectExtent l="0" t="0" r="0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64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75C34">
        <w:br w:type="page"/>
      </w:r>
    </w:p>
    <w:p w14:paraId="03036FB4" w14:textId="7DF674AD" w:rsidR="00E312DB" w:rsidRDefault="00E312DB" w:rsidP="00E312DB">
      <w:pPr>
        <w:pStyle w:val="Bibliography"/>
        <w:jc w:val="center"/>
      </w:pPr>
      <w:r>
        <w:lastRenderedPageBreak/>
        <w:t>REFERENCES</w:t>
      </w:r>
    </w:p>
    <w:p w14:paraId="503A121D" w14:textId="08CEDD10" w:rsidR="00A75C34" w:rsidRPr="00A75C34" w:rsidRDefault="00A75C34" w:rsidP="00A75C34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75C34">
        <w:rPr>
          <w:rFonts w:ascii="Calibri" w:hAnsi="Calibri" w:cs="Calibri"/>
        </w:rPr>
        <w:t xml:space="preserve">Baumgartner, Jason, Savvas Zannettou, Brian Keegan, Megan Squire, and Jeremy Blackburn. 2020. “The Pushshift Reddit Dataset.” </w:t>
      </w:r>
      <w:r w:rsidRPr="00A75C34">
        <w:rPr>
          <w:rFonts w:ascii="Calibri" w:hAnsi="Calibri" w:cs="Calibri"/>
          <w:i/>
          <w:iCs/>
        </w:rPr>
        <w:t>Proceedings of the International AAAI Conference on Web and Social Media</w:t>
      </w:r>
      <w:r w:rsidRPr="00A75C34">
        <w:rPr>
          <w:rFonts w:ascii="Calibri" w:hAnsi="Calibri" w:cs="Calibri"/>
        </w:rPr>
        <w:t xml:space="preserve"> 14:830–39.</w:t>
      </w:r>
    </w:p>
    <w:p w14:paraId="58EBE02A" w14:textId="10A890B3" w:rsidR="002D5A67" w:rsidRDefault="00A75C34">
      <w:r>
        <w:fldChar w:fldCharType="end"/>
      </w:r>
    </w:p>
    <w:sectPr w:rsidR="002D5A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Peace" w:date="2021-02-14T00:31:00Z" w:initials="P">
    <w:p w14:paraId="3522CC42" w14:textId="25956BE9" w:rsidR="0025776C" w:rsidRDefault="0025776C">
      <w:pPr>
        <w:pStyle w:val="CommentText"/>
      </w:pPr>
      <w:r>
        <w:rPr>
          <w:rStyle w:val="CommentReference"/>
        </w:rPr>
        <w:annotationRef/>
      </w:r>
      <w:r>
        <w:t>They might take the test, so</w:t>
      </w:r>
      <w:r w:rsidR="00B83A05">
        <w:t>…</w:t>
      </w:r>
      <w:r>
        <w:t xml:space="preserve"> no</w:t>
      </w:r>
      <w:r w:rsidR="00B83A05">
        <w:t>t</w:t>
      </w:r>
      <w:r>
        <w:t xml:space="preserve"> self-identification. Is there a better word here? They “present their political views” is also problematic but we don’t know if the political orientation they are presenting reflect their views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522CC4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D2EDF3" w16cex:dateUtc="2021-02-14T05:3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522CC42" w16cid:durableId="23D2EDF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B6E4937" w14:textId="77777777" w:rsidR="0068335A" w:rsidRDefault="0068335A" w:rsidP="00DA2AEF">
      <w:pPr>
        <w:spacing w:after="0" w:line="240" w:lineRule="auto"/>
      </w:pPr>
      <w:r>
        <w:separator/>
      </w:r>
    </w:p>
  </w:endnote>
  <w:endnote w:type="continuationSeparator" w:id="0">
    <w:p w14:paraId="69723E62" w14:textId="77777777" w:rsidR="0068335A" w:rsidRDefault="0068335A" w:rsidP="00DA2A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B8AC94D" w14:textId="77777777" w:rsidR="0068335A" w:rsidRDefault="0068335A" w:rsidP="00DA2AEF">
      <w:pPr>
        <w:spacing w:after="0" w:line="240" w:lineRule="auto"/>
      </w:pPr>
      <w:r>
        <w:separator/>
      </w:r>
    </w:p>
  </w:footnote>
  <w:footnote w:type="continuationSeparator" w:id="0">
    <w:p w14:paraId="3BA16D11" w14:textId="77777777" w:rsidR="0068335A" w:rsidRDefault="0068335A" w:rsidP="00DA2AEF">
      <w:pPr>
        <w:spacing w:after="0" w:line="240" w:lineRule="auto"/>
      </w:pPr>
      <w:r>
        <w:continuationSeparator/>
      </w:r>
    </w:p>
  </w:footnote>
  <w:footnote w:id="1">
    <w:p w14:paraId="7DBA69EE" w14:textId="74A73D4B" w:rsidR="00DA2AEF" w:rsidRDefault="00DA2AEF">
      <w:pPr>
        <w:pStyle w:val="FootnoteText"/>
      </w:pPr>
      <w:r>
        <w:rPr>
          <w:rStyle w:val="FootnoteReference"/>
        </w:rPr>
        <w:footnoteRef/>
      </w:r>
      <w:r>
        <w:t xml:space="preserve"> Users can identify themselves as any one of the following groups: Left, Libertarian Left, Authoritarian Left, Centrist, Authoritarian, Libertarian, Right, Libertarian Right, Authoritarian Right, or None.</w:t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Peace">
    <w15:presenceInfo w15:providerId="None" w15:userId="Peac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5C34"/>
    <w:rsid w:val="00162B94"/>
    <w:rsid w:val="0025776C"/>
    <w:rsid w:val="002D5A67"/>
    <w:rsid w:val="0037502A"/>
    <w:rsid w:val="00453576"/>
    <w:rsid w:val="005A5A2C"/>
    <w:rsid w:val="0068335A"/>
    <w:rsid w:val="006D7C5A"/>
    <w:rsid w:val="007B0C79"/>
    <w:rsid w:val="008A03A3"/>
    <w:rsid w:val="008E5E13"/>
    <w:rsid w:val="00A5740D"/>
    <w:rsid w:val="00A665E5"/>
    <w:rsid w:val="00A75C34"/>
    <w:rsid w:val="00B83A05"/>
    <w:rsid w:val="00DA2AEF"/>
    <w:rsid w:val="00E312DB"/>
    <w:rsid w:val="00E342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F3A5EB"/>
  <w15:chartTrackingRefBased/>
  <w15:docId w15:val="{44A4B15F-EB5D-4F49-AE99-5419A0294F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A75C34"/>
  </w:style>
  <w:style w:type="character" w:styleId="CommentReference">
    <w:name w:val="annotation reference"/>
    <w:basedOn w:val="DefaultParagraphFont"/>
    <w:uiPriority w:val="99"/>
    <w:semiHidden/>
    <w:unhideWhenUsed/>
    <w:rsid w:val="002577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776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776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77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776C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A2AE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A2AE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A2AE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C58243-772C-436B-BDF1-1F93E94FC0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0</TotalTime>
  <Pages>2</Pages>
  <Words>373</Words>
  <Characters>2132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ace</dc:creator>
  <cp:keywords/>
  <dc:description/>
  <cp:lastModifiedBy>Peace</cp:lastModifiedBy>
  <cp:revision>8</cp:revision>
  <dcterms:created xsi:type="dcterms:W3CDTF">2021-02-14T05:21:00Z</dcterms:created>
  <dcterms:modified xsi:type="dcterms:W3CDTF">2021-02-14T0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4"&gt;&lt;session id="xoiA1F9z"/&gt;&lt;style id="http://www.zotero.org/styles/american-sociological-association" locale="en-US" hasBibliography="1" bibliographyStyleHasBeenSet="1"/&gt;&lt;prefs&gt;&lt;pref name="fieldType" value="Fiel</vt:lpwstr>
  </property>
  <property fmtid="{D5CDD505-2E9C-101B-9397-08002B2CF9AE}" pid="3" name="ZOTERO_PREF_2">
    <vt:lpwstr>d"/&gt;&lt;pref name="automaticJournalAbbreviations" value="true"/&gt;&lt;/prefs&gt;&lt;/data&gt;</vt:lpwstr>
  </property>
</Properties>
</file>